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7738" w:rsidRDefault="00367738" w:rsidP="00367738">
      <w:pPr>
        <w:spacing w:before="240" w:after="240" w:line="240" w:lineRule="auto"/>
        <w:contextualSpacing/>
        <w:jc w:val="center"/>
        <w:rPr>
          <w:b/>
          <w:sz w:val="40"/>
          <w:szCs w:val="32"/>
        </w:rPr>
      </w:pPr>
    </w:p>
    <w:p w:rsidR="00572310" w:rsidRDefault="00572310" w:rsidP="00367738">
      <w:pPr>
        <w:spacing w:before="240" w:after="240" w:line="240" w:lineRule="auto"/>
        <w:contextualSpacing/>
        <w:jc w:val="center"/>
        <w:rPr>
          <w:b/>
          <w:sz w:val="40"/>
          <w:szCs w:val="32"/>
        </w:rPr>
      </w:pPr>
    </w:p>
    <w:p w:rsidR="00320184" w:rsidRPr="00367738" w:rsidRDefault="00320184" w:rsidP="00367738">
      <w:pPr>
        <w:spacing w:before="240" w:after="240" w:line="240" w:lineRule="auto"/>
        <w:contextualSpacing/>
        <w:jc w:val="center"/>
        <w:rPr>
          <w:b/>
          <w:sz w:val="40"/>
          <w:szCs w:val="32"/>
        </w:rPr>
      </w:pPr>
      <w:r w:rsidRPr="00367738">
        <w:rPr>
          <w:b/>
          <w:sz w:val="40"/>
          <w:szCs w:val="32"/>
        </w:rPr>
        <w:t>M1 Informatique –</w:t>
      </w:r>
      <w:r w:rsidR="001836EF">
        <w:rPr>
          <w:b/>
          <w:sz w:val="40"/>
          <w:szCs w:val="32"/>
        </w:rPr>
        <w:t xml:space="preserve"> </w:t>
      </w:r>
      <w:r w:rsidRPr="00367738">
        <w:rPr>
          <w:b/>
          <w:sz w:val="40"/>
          <w:szCs w:val="32"/>
        </w:rPr>
        <w:t>UE Projet</w:t>
      </w:r>
    </w:p>
    <w:p w:rsidR="000329A5" w:rsidRPr="00367738" w:rsidRDefault="0070749D" w:rsidP="00367738">
      <w:pPr>
        <w:spacing w:before="240" w:after="240" w:line="240" w:lineRule="auto"/>
        <w:contextualSpacing/>
        <w:jc w:val="center"/>
        <w:rPr>
          <w:b/>
          <w:sz w:val="40"/>
          <w:szCs w:val="32"/>
        </w:rPr>
      </w:pPr>
      <w:r w:rsidRPr="00367738">
        <w:rPr>
          <w:b/>
          <w:sz w:val="40"/>
          <w:szCs w:val="32"/>
        </w:rPr>
        <w:t xml:space="preserve">Carnet de bord : les coulisses de </w:t>
      </w:r>
      <w:r w:rsidR="00320184" w:rsidRPr="00367738">
        <w:rPr>
          <w:b/>
          <w:sz w:val="40"/>
          <w:szCs w:val="32"/>
        </w:rPr>
        <w:t>la</w:t>
      </w:r>
      <w:r w:rsidRPr="00367738">
        <w:rPr>
          <w:b/>
          <w:sz w:val="40"/>
          <w:szCs w:val="32"/>
        </w:rPr>
        <w:t xml:space="preserve"> recherche documentaire</w:t>
      </w:r>
    </w:p>
    <w:p w:rsidR="00572310" w:rsidRDefault="00BB376A" w:rsidP="00496E48">
      <w:pPr>
        <w:spacing w:after="0" w:line="240" w:lineRule="auto"/>
        <w:jc w:val="center"/>
        <w:rPr>
          <w:i/>
        </w:rPr>
      </w:pPr>
      <w:r w:rsidRPr="00F40063">
        <w:rPr>
          <w:i/>
        </w:rPr>
        <w:t xml:space="preserve">Les éléments que vous indiquez dans ce carnet </w:t>
      </w:r>
      <w:r w:rsidR="00743CA6" w:rsidRPr="00F40063">
        <w:rPr>
          <w:i/>
        </w:rPr>
        <w:t>donner</w:t>
      </w:r>
      <w:r w:rsidR="00320184" w:rsidRPr="00F40063">
        <w:rPr>
          <w:i/>
        </w:rPr>
        <w:t>ont</w:t>
      </w:r>
      <w:r w:rsidR="00743CA6" w:rsidRPr="00F40063">
        <w:rPr>
          <w:i/>
        </w:rPr>
        <w:t xml:space="preserve"> lieu à une notation</w:t>
      </w:r>
    </w:p>
    <w:p w:rsidR="00496E48" w:rsidRDefault="00496E48" w:rsidP="00496E48">
      <w:pPr>
        <w:spacing w:after="0" w:line="240" w:lineRule="auto"/>
        <w:jc w:val="center"/>
        <w:rPr>
          <w:i/>
        </w:rPr>
      </w:pPr>
    </w:p>
    <w:p w:rsidR="00496E48" w:rsidRDefault="00496E48" w:rsidP="00496E48">
      <w:pPr>
        <w:spacing w:after="0" w:line="240" w:lineRule="auto"/>
        <w:jc w:val="center"/>
        <w:rPr>
          <w:b/>
          <w:sz w:val="40"/>
          <w:szCs w:val="32"/>
        </w:rPr>
      </w:pPr>
    </w:p>
    <w:p w:rsidR="00F40063" w:rsidRDefault="00F40063" w:rsidP="00F40063">
      <w:pPr>
        <w:spacing w:after="0" w:line="240" w:lineRule="auto"/>
      </w:pPr>
    </w:p>
    <w:p w:rsidR="00F40063" w:rsidRDefault="00F40063" w:rsidP="00F40063">
      <w:pPr>
        <w:spacing w:after="0" w:line="240" w:lineRule="auto"/>
        <w:rPr>
          <w:b/>
        </w:rPr>
      </w:pPr>
      <w:r w:rsidRPr="00F40063">
        <w:rPr>
          <w:b/>
        </w:rPr>
        <w:t>Noms, prénoms et spécialité</w:t>
      </w:r>
      <w:r w:rsidR="0030145D">
        <w:rPr>
          <w:b/>
        </w:rPr>
        <w:t> :</w:t>
      </w:r>
    </w:p>
    <w:p w:rsidR="001D659F" w:rsidRPr="00F40063" w:rsidRDefault="001D659F" w:rsidP="00F40063">
      <w:pPr>
        <w:spacing w:after="0" w:line="240" w:lineRule="auto"/>
        <w:rPr>
          <w:b/>
        </w:rPr>
      </w:pPr>
    </w:p>
    <w:tbl>
      <w:tblPr>
        <w:tblStyle w:val="Grilledutableau"/>
        <w:tblW w:w="0" w:type="auto"/>
        <w:jc w:val="center"/>
        <w:tblLook w:val="04A0" w:firstRow="1" w:lastRow="0" w:firstColumn="1" w:lastColumn="0" w:noHBand="0" w:noVBand="1"/>
      </w:tblPr>
      <w:tblGrid>
        <w:gridCol w:w="6445"/>
      </w:tblGrid>
      <w:tr w:rsidR="00F40063" w:rsidRPr="00F40063" w:rsidTr="0030145D">
        <w:trPr>
          <w:jc w:val="center"/>
        </w:trPr>
        <w:tc>
          <w:tcPr>
            <w:tcW w:w="6445" w:type="dxa"/>
          </w:tcPr>
          <w:p w:rsidR="00D025E9" w:rsidRDefault="00D025E9" w:rsidP="00ED4896"/>
          <w:p w:rsidR="00F40063" w:rsidRDefault="00C02A70" w:rsidP="00ED4896">
            <w:r>
              <w:t>Boumessaoud Abdelkader STL</w:t>
            </w:r>
          </w:p>
          <w:p w:rsidR="001D659F" w:rsidRPr="00F40063" w:rsidRDefault="001D659F" w:rsidP="00ED4896"/>
        </w:tc>
      </w:tr>
      <w:tr w:rsidR="00F40063" w:rsidRPr="00F40063" w:rsidTr="0030145D">
        <w:trPr>
          <w:jc w:val="center"/>
        </w:trPr>
        <w:tc>
          <w:tcPr>
            <w:tcW w:w="6445" w:type="dxa"/>
          </w:tcPr>
          <w:p w:rsidR="00D025E9" w:rsidRDefault="00D025E9" w:rsidP="00ED4896"/>
          <w:p w:rsidR="00F40063" w:rsidRDefault="001D659F" w:rsidP="00ED4896">
            <w:r w:rsidRPr="001D659F">
              <w:t>Abdellaoui</w:t>
            </w:r>
            <w:r>
              <w:t xml:space="preserve"> </w:t>
            </w:r>
            <w:r w:rsidRPr="001D659F">
              <w:t>Zaky</w:t>
            </w:r>
            <w:r>
              <w:t xml:space="preserve"> STL</w:t>
            </w:r>
          </w:p>
          <w:p w:rsidR="001D659F" w:rsidRPr="00F40063" w:rsidRDefault="001D659F" w:rsidP="00ED4896"/>
        </w:tc>
      </w:tr>
    </w:tbl>
    <w:p w:rsidR="00F40063" w:rsidRDefault="00F40063" w:rsidP="00F40063">
      <w:pPr>
        <w:spacing w:after="0" w:line="240" w:lineRule="auto"/>
      </w:pPr>
    </w:p>
    <w:p w:rsidR="00F40063" w:rsidRDefault="00F40063" w:rsidP="0070749D">
      <w:pPr>
        <w:spacing w:after="0" w:line="240" w:lineRule="auto"/>
      </w:pPr>
    </w:p>
    <w:p w:rsidR="00F40063" w:rsidRDefault="00F40063" w:rsidP="0070749D">
      <w:pPr>
        <w:spacing w:after="0" w:line="240" w:lineRule="auto"/>
        <w:rPr>
          <w:b/>
        </w:rPr>
      </w:pPr>
      <w:r w:rsidRPr="00F40063">
        <w:rPr>
          <w:b/>
        </w:rPr>
        <w:t>Sujet</w:t>
      </w:r>
      <w:r w:rsidR="0030145D">
        <w:rPr>
          <w:b/>
        </w:rPr>
        <w:t> :</w:t>
      </w:r>
    </w:p>
    <w:p w:rsidR="001D659F" w:rsidRPr="00F40063" w:rsidRDefault="001D659F" w:rsidP="0070749D">
      <w:pPr>
        <w:spacing w:after="0" w:line="240" w:lineRule="auto"/>
        <w:rPr>
          <w:b/>
        </w:rPr>
      </w:pPr>
    </w:p>
    <w:tbl>
      <w:tblPr>
        <w:tblStyle w:val="Grilledutableau"/>
        <w:tblW w:w="0" w:type="auto"/>
        <w:jc w:val="center"/>
        <w:tblLook w:val="04A0" w:firstRow="1" w:lastRow="0" w:firstColumn="1" w:lastColumn="0" w:noHBand="0" w:noVBand="1"/>
      </w:tblPr>
      <w:tblGrid>
        <w:gridCol w:w="8989"/>
      </w:tblGrid>
      <w:tr w:rsidR="00F40063" w:rsidTr="0030145D">
        <w:trPr>
          <w:jc w:val="center"/>
        </w:trPr>
        <w:tc>
          <w:tcPr>
            <w:tcW w:w="8989" w:type="dxa"/>
          </w:tcPr>
          <w:p w:rsidR="00D025E9" w:rsidRDefault="00D025E9" w:rsidP="00F40063"/>
          <w:p w:rsidR="00F40063" w:rsidRDefault="001D659F" w:rsidP="00F40063">
            <w:r w:rsidRPr="001D659F">
              <w:t>Benchmarking de solutions optimistes pour génération d</w:t>
            </w:r>
            <w:r>
              <w:t>e données test à partir de JSON-</w:t>
            </w:r>
            <w:r w:rsidRPr="001D659F">
              <w:t>Schema</w:t>
            </w:r>
          </w:p>
          <w:p w:rsidR="001D659F" w:rsidRDefault="001D659F" w:rsidP="00F40063"/>
        </w:tc>
      </w:tr>
    </w:tbl>
    <w:p w:rsidR="00F40063" w:rsidRDefault="00F40063" w:rsidP="0070749D">
      <w:pPr>
        <w:spacing w:after="0" w:line="240" w:lineRule="auto"/>
      </w:pPr>
    </w:p>
    <w:p w:rsidR="00367738" w:rsidRDefault="0078513E" w:rsidP="00367738">
      <w:pPr>
        <w:spacing w:after="0" w:line="240" w:lineRule="auto"/>
        <w:rPr>
          <w:b/>
        </w:rPr>
      </w:pPr>
      <w:r>
        <w:rPr>
          <w:b/>
        </w:rPr>
        <w:t>Consigne</w:t>
      </w:r>
      <w:r w:rsidR="00367738">
        <w:rPr>
          <w:b/>
        </w:rPr>
        <w:t> :</w:t>
      </w:r>
    </w:p>
    <w:p w:rsidR="00572310" w:rsidRPr="00F40063" w:rsidRDefault="00572310" w:rsidP="00367738">
      <w:pPr>
        <w:spacing w:after="0" w:line="240" w:lineRule="auto"/>
        <w:rPr>
          <w:b/>
        </w:rPr>
      </w:pPr>
    </w:p>
    <w:p w:rsidR="0070749D" w:rsidRDefault="00415E7F" w:rsidP="0070749D">
      <w:pPr>
        <w:pStyle w:val="Paragraphedeliste"/>
        <w:numPr>
          <w:ilvl w:val="0"/>
          <w:numId w:val="1"/>
        </w:numPr>
        <w:spacing w:after="0" w:line="240" w:lineRule="auto"/>
      </w:pPr>
      <w:r w:rsidRPr="0030145D">
        <w:rPr>
          <w:b/>
        </w:rPr>
        <w:t>Introduction </w:t>
      </w:r>
      <w:r w:rsidR="001836EF">
        <w:rPr>
          <w:b/>
        </w:rPr>
        <w:t>(5-</w:t>
      </w:r>
      <w:r w:rsidR="004A5DF0" w:rsidRPr="0030145D">
        <w:rPr>
          <w:b/>
        </w:rPr>
        <w:t>10 lignes max)</w:t>
      </w:r>
      <w:r w:rsidR="00320184" w:rsidRPr="0030145D">
        <w:rPr>
          <w:b/>
        </w:rPr>
        <w:t xml:space="preserve"> </w:t>
      </w:r>
      <w:r w:rsidRPr="0030145D">
        <w:rPr>
          <w:b/>
        </w:rPr>
        <w:t>:</w:t>
      </w:r>
      <w:r w:rsidR="0070749D">
        <w:t xml:space="preserve"> </w:t>
      </w:r>
      <w:r w:rsidR="0030145D">
        <w:t>Décrivez rapidement votre</w:t>
      </w:r>
      <w:r w:rsidR="0070749D">
        <w:t xml:space="preserve"> sujet de recherche</w:t>
      </w:r>
      <w:r w:rsidR="00320184">
        <w:t>,</w:t>
      </w:r>
      <w:r w:rsidR="0030145D">
        <w:t xml:space="preserve"> ses différents aspects et enjeux</w:t>
      </w:r>
      <w:r w:rsidR="00320184">
        <w:t xml:space="preserve">, </w:t>
      </w:r>
      <w:r w:rsidR="0030145D">
        <w:t xml:space="preserve">ainsi que </w:t>
      </w:r>
      <w:r w:rsidR="00320184">
        <w:t>l’angle sous lequel</w:t>
      </w:r>
      <w:r w:rsidR="00921759">
        <w:t xml:space="preserve"> vous avez décidé de le traiter</w:t>
      </w:r>
      <w:r w:rsidR="00320184">
        <w:t>.</w:t>
      </w:r>
    </w:p>
    <w:p w:rsidR="00743CA6" w:rsidRDefault="00743CA6" w:rsidP="00743CA6">
      <w:pPr>
        <w:pStyle w:val="Paragraphedeliste"/>
        <w:spacing w:after="0" w:line="240" w:lineRule="auto"/>
      </w:pPr>
    </w:p>
    <w:p w:rsidR="00227309" w:rsidRDefault="00320184" w:rsidP="00320184">
      <w:pPr>
        <w:pStyle w:val="Paragraphedeliste"/>
        <w:numPr>
          <w:ilvl w:val="0"/>
          <w:numId w:val="1"/>
        </w:numPr>
        <w:spacing w:after="0" w:line="240" w:lineRule="auto"/>
      </w:pPr>
      <w:r w:rsidRPr="0030145D">
        <w:rPr>
          <w:b/>
        </w:rPr>
        <w:t>L</w:t>
      </w:r>
      <w:r w:rsidR="0070749D" w:rsidRPr="0030145D">
        <w:rPr>
          <w:b/>
        </w:rPr>
        <w:t>es mots clés</w:t>
      </w:r>
      <w:r w:rsidRPr="0030145D">
        <w:rPr>
          <w:b/>
        </w:rPr>
        <w:t xml:space="preserve"> retenus</w:t>
      </w:r>
      <w:r w:rsidR="0030145D" w:rsidRPr="0030145D">
        <w:rPr>
          <w:b/>
        </w:rPr>
        <w:t> :</w:t>
      </w:r>
      <w:r w:rsidR="00426C26">
        <w:t xml:space="preserve"> </w:t>
      </w:r>
      <w:r w:rsidR="00E27DD0">
        <w:t>Listez les mots-</w:t>
      </w:r>
      <w:r w:rsidR="0030145D">
        <w:t xml:space="preserve">clés que vous avez utilisés pour votre recherche bibliographique. </w:t>
      </w:r>
      <w:r w:rsidR="00572310">
        <w:t>Organisez-les</w:t>
      </w:r>
      <w:r w:rsidR="0030145D">
        <w:t xml:space="preserve"> </w:t>
      </w:r>
      <w:r w:rsidR="00572310">
        <w:t xml:space="preserve">sous forme de </w:t>
      </w:r>
      <w:r w:rsidR="0030145D">
        <w:t xml:space="preserve">carte heuristique. </w:t>
      </w:r>
    </w:p>
    <w:p w:rsidR="00743CA6" w:rsidRDefault="00743CA6" w:rsidP="00743CA6">
      <w:pPr>
        <w:spacing w:after="0" w:line="240" w:lineRule="auto"/>
      </w:pPr>
    </w:p>
    <w:p w:rsidR="00320184" w:rsidRDefault="0070749D" w:rsidP="00320184">
      <w:pPr>
        <w:pStyle w:val="Paragraphedeliste"/>
        <w:numPr>
          <w:ilvl w:val="0"/>
          <w:numId w:val="1"/>
        </w:numPr>
        <w:spacing w:after="0" w:line="240" w:lineRule="auto"/>
      </w:pPr>
      <w:r w:rsidRPr="0030145D">
        <w:rPr>
          <w:b/>
        </w:rPr>
        <w:t xml:space="preserve">Descriptif de </w:t>
      </w:r>
      <w:r w:rsidR="00320184" w:rsidRPr="0030145D">
        <w:rPr>
          <w:b/>
        </w:rPr>
        <w:t>l</w:t>
      </w:r>
      <w:r w:rsidRPr="0030145D">
        <w:rPr>
          <w:b/>
        </w:rPr>
        <w:t>a recherche documentaire </w:t>
      </w:r>
      <w:r w:rsidR="0030145D">
        <w:rPr>
          <w:b/>
        </w:rPr>
        <w:t xml:space="preserve">(10-15 lignes) </w:t>
      </w:r>
      <w:r w:rsidRPr="0030145D">
        <w:rPr>
          <w:b/>
        </w:rPr>
        <w:t>:</w:t>
      </w:r>
      <w:r>
        <w:t xml:space="preserve"> </w:t>
      </w:r>
      <w:r w:rsidR="0030145D">
        <w:t>Décrivez votre utilisation des différents outils de recherche (moteurs de recherche, base de donnée, catalogue</w:t>
      </w:r>
      <w:r w:rsidR="00C70C5D">
        <w:t>s, recherche par rebond</w:t>
      </w:r>
      <w:r w:rsidR="0030145D">
        <w:t xml:space="preserve"> etc.)</w:t>
      </w:r>
      <w:r w:rsidR="001836EF">
        <w:t>. C</w:t>
      </w:r>
      <w:r w:rsidR="00C70C5D">
        <w:t xml:space="preserve">omparez </w:t>
      </w:r>
      <w:r w:rsidR="001836EF">
        <w:t xml:space="preserve">ensuite </w:t>
      </w:r>
      <w:r w:rsidR="00C70C5D">
        <w:t>les outils entre eux</w:t>
      </w:r>
      <w:r w:rsidR="001836EF">
        <w:t>.</w:t>
      </w:r>
      <w:r w:rsidR="0030145D">
        <w:t xml:space="preserve"> A quelles sources vous ont-ils </w:t>
      </w:r>
      <w:r w:rsidR="00C70C5D">
        <w:t>permis</w:t>
      </w:r>
      <w:r w:rsidR="0030145D">
        <w:t xml:space="preserve"> d’accéder ? Quelles sont </w:t>
      </w:r>
      <w:r w:rsidR="00CD7AC9">
        <w:t>leurs spécificités ? Quel est l</w:t>
      </w:r>
      <w:r w:rsidR="00C70C5D">
        <w:t>eur niveau de spécialisation ?</w:t>
      </w:r>
    </w:p>
    <w:p w:rsidR="00320184" w:rsidRDefault="00320184" w:rsidP="00320184">
      <w:pPr>
        <w:pStyle w:val="Paragraphedeliste"/>
      </w:pPr>
    </w:p>
    <w:p w:rsidR="00601AF9" w:rsidRDefault="00C70C5D" w:rsidP="00C70C5D">
      <w:pPr>
        <w:pStyle w:val="Paragraphedeliste"/>
        <w:numPr>
          <w:ilvl w:val="0"/>
          <w:numId w:val="1"/>
        </w:numPr>
      </w:pPr>
      <w:r w:rsidRPr="00C70C5D">
        <w:rPr>
          <w:b/>
        </w:rPr>
        <w:t>B</w:t>
      </w:r>
      <w:r w:rsidR="00320184" w:rsidRPr="00C70C5D">
        <w:rPr>
          <w:b/>
        </w:rPr>
        <w:t>ibliographie produite dans le cadre du projet</w:t>
      </w:r>
      <w:r w:rsidRPr="00C70C5D">
        <w:rPr>
          <w:b/>
        </w:rPr>
        <w:t> :</w:t>
      </w:r>
      <w:r>
        <w:t xml:space="preserve"> </w:t>
      </w:r>
      <w:r w:rsidR="00572310">
        <w:t>U</w:t>
      </w:r>
      <w:r>
        <w:t xml:space="preserve">tilisez la norme </w:t>
      </w:r>
      <w:r w:rsidR="001836EF">
        <w:t>ACM</w:t>
      </w:r>
      <w:r w:rsidR="00572310">
        <w:t>.</w:t>
      </w:r>
    </w:p>
    <w:p w:rsidR="00743CA6" w:rsidRDefault="00743CA6" w:rsidP="00601AF9">
      <w:pPr>
        <w:pStyle w:val="Paragraphedeliste"/>
        <w:spacing w:after="0" w:line="240" w:lineRule="auto"/>
      </w:pPr>
    </w:p>
    <w:p w:rsidR="0070749D" w:rsidRDefault="00C70C5D" w:rsidP="0070749D">
      <w:pPr>
        <w:pStyle w:val="Paragraphedeliste"/>
        <w:numPr>
          <w:ilvl w:val="0"/>
          <w:numId w:val="1"/>
        </w:numPr>
        <w:spacing w:after="0" w:line="240" w:lineRule="auto"/>
      </w:pPr>
      <w:r w:rsidRPr="00C70C5D">
        <w:rPr>
          <w:b/>
        </w:rPr>
        <w:t>Evaluation des sources</w:t>
      </w:r>
      <w:r w:rsidR="00E27DD0">
        <w:rPr>
          <w:b/>
        </w:rPr>
        <w:t xml:space="preserve"> (5 lignes minimum par source</w:t>
      </w:r>
      <w:r w:rsidR="00921759" w:rsidRPr="00C70C5D">
        <w:rPr>
          <w:b/>
        </w:rPr>
        <w:t xml:space="preserve">) </w:t>
      </w:r>
      <w:r w:rsidR="0070749D">
        <w:t xml:space="preserve">: </w:t>
      </w:r>
      <w:r>
        <w:t xml:space="preserve">Choisissez 3 sources parmi votre bibliographie, décrivez la manière dont vous </w:t>
      </w:r>
      <w:r w:rsidR="0056358B">
        <w:t xml:space="preserve">les </w:t>
      </w:r>
      <w:r>
        <w:t>avez trouvée</w:t>
      </w:r>
      <w:r w:rsidR="0056358B">
        <w:t>s</w:t>
      </w:r>
      <w:r w:rsidR="001836EF">
        <w:t xml:space="preserve"> et faites-</w:t>
      </w:r>
      <w:r>
        <w:t xml:space="preserve">en une évaluation critique en utilisant les critères vus </w:t>
      </w:r>
      <w:r w:rsidR="001836EF">
        <w:t>sur les supports de</w:t>
      </w:r>
      <w:r>
        <w:t xml:space="preserve"> TD</w:t>
      </w:r>
      <w:r w:rsidR="001836EF">
        <w:t>s</w:t>
      </w:r>
      <w:r>
        <w:t xml:space="preserve">. </w:t>
      </w:r>
    </w:p>
    <w:p w:rsidR="001D659F" w:rsidRDefault="001D659F" w:rsidP="001D659F">
      <w:pPr>
        <w:pStyle w:val="Paragraphedeliste"/>
      </w:pPr>
    </w:p>
    <w:p w:rsidR="001D659F" w:rsidRDefault="001D659F" w:rsidP="001D659F">
      <w:pPr>
        <w:spacing w:after="0" w:line="240" w:lineRule="auto"/>
      </w:pPr>
    </w:p>
    <w:p w:rsidR="001D659F" w:rsidRDefault="001D659F" w:rsidP="001D659F">
      <w:pPr>
        <w:spacing w:after="0" w:line="240" w:lineRule="auto"/>
      </w:pPr>
    </w:p>
    <w:p w:rsidR="001D659F" w:rsidRDefault="001D659F" w:rsidP="001D659F">
      <w:pPr>
        <w:spacing w:after="0" w:line="240" w:lineRule="auto"/>
      </w:pPr>
    </w:p>
    <w:p w:rsidR="001D659F" w:rsidRDefault="001D659F" w:rsidP="001D659F">
      <w:pPr>
        <w:spacing w:after="0" w:line="240" w:lineRule="auto"/>
      </w:pPr>
    </w:p>
    <w:p w:rsidR="001D659F" w:rsidRDefault="001D659F" w:rsidP="001D659F">
      <w:pPr>
        <w:spacing w:after="0" w:line="240" w:lineRule="auto"/>
      </w:pPr>
    </w:p>
    <w:p w:rsidR="001D659F" w:rsidRDefault="001D659F" w:rsidP="001D659F">
      <w:pPr>
        <w:spacing w:after="0" w:line="240" w:lineRule="auto"/>
      </w:pPr>
    </w:p>
    <w:p w:rsidR="00D025E9" w:rsidRDefault="00D025E9" w:rsidP="001D659F">
      <w:pPr>
        <w:pStyle w:val="Paragraphedeliste"/>
        <w:spacing w:after="0" w:line="240" w:lineRule="auto"/>
        <w:rPr>
          <w:b/>
        </w:rPr>
      </w:pPr>
    </w:p>
    <w:p w:rsidR="001D659F" w:rsidRDefault="001D659F" w:rsidP="00C3455C">
      <w:pPr>
        <w:pStyle w:val="Paragraphedeliste"/>
        <w:spacing w:after="0" w:line="240" w:lineRule="auto"/>
        <w:ind w:right="839"/>
      </w:pPr>
      <w:r w:rsidRPr="0030145D">
        <w:rPr>
          <w:b/>
        </w:rPr>
        <w:lastRenderedPageBreak/>
        <w:t>Introduction :</w:t>
      </w:r>
      <w:r>
        <w:t xml:space="preserve"> </w:t>
      </w:r>
    </w:p>
    <w:p w:rsidR="009D00FA" w:rsidRDefault="009D00FA" w:rsidP="00C3455C">
      <w:pPr>
        <w:pStyle w:val="Paragraphedeliste"/>
        <w:spacing w:after="0" w:line="240" w:lineRule="auto"/>
        <w:ind w:right="839"/>
      </w:pPr>
    </w:p>
    <w:p w:rsidR="001D659F" w:rsidRDefault="001D659F" w:rsidP="00C3455C">
      <w:pPr>
        <w:pStyle w:val="Paragraphedeliste"/>
        <w:spacing w:after="0" w:line="240" w:lineRule="auto"/>
        <w:ind w:right="839"/>
      </w:pPr>
      <w:r w:rsidRPr="001D659F">
        <w:t xml:space="preserve">Le sujet de recherche consiste à étudier les différentes approches de génération de données test à partir de JSON-Schema, un langage d'assertions permettant de décrire la structure de données JSON. Les enjeux de cette étude sont de pouvoir générer automatiquement des instances de tests à partir de schémas, qui peuvent être utilisées pour vérifier la conformité des données JSON. Différentes implémentations existent, mais certaines peuvent générer des instances non conformes. Le projet se focalise sur l'étude de trois librairies open-source identifiées pour leur prise en compte de la quasi-totalité des opérateurs du langage de schéma. L'objectif est de comprendre les limitations théoriques et pratiques de ces approches en combinant une analyse rétro-ingénierie et une analyse expérimentale utilisant des schémas réels et synthétiques. Les prérequis incluent une connaissance des langages Java, </w:t>
      </w:r>
      <w:r w:rsidR="00D025E9" w:rsidRPr="001D659F">
        <w:t>JavaScript</w:t>
      </w:r>
      <w:r w:rsidRPr="001D659F">
        <w:t xml:space="preserve"> et C#, ainsi qu'un sens analytique et une aptitude à la formalisation de problèmes avec finalité pratique.</w:t>
      </w:r>
    </w:p>
    <w:p w:rsidR="001D659F" w:rsidRDefault="001D659F" w:rsidP="001D659F">
      <w:pPr>
        <w:pStyle w:val="Paragraphedeliste"/>
        <w:spacing w:after="0" w:line="240" w:lineRule="auto"/>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1D659F" w:rsidRDefault="001D659F" w:rsidP="00386D22">
      <w:pPr>
        <w:pStyle w:val="Paragraphedeliste"/>
        <w:spacing w:after="0" w:line="240" w:lineRule="auto"/>
        <w:ind w:left="0"/>
      </w:pPr>
      <w:r w:rsidRPr="0030145D">
        <w:rPr>
          <w:b/>
        </w:rPr>
        <w:t>Les mots clés retenus :</w:t>
      </w:r>
      <w:r>
        <w:t xml:space="preserve"> </w:t>
      </w:r>
    </w:p>
    <w:p w:rsidR="001D659F" w:rsidRDefault="00D025E9" w:rsidP="00D025E9">
      <w:pPr>
        <w:spacing w:after="0" w:line="240" w:lineRule="auto"/>
        <w:jc w:val="center"/>
      </w:pPr>
      <w:r w:rsidRPr="00386D22">
        <w:rPr>
          <w:noProof/>
          <w:lang w:eastAsia="fr-FR"/>
        </w:rPr>
        <w:drawing>
          <wp:inline distT="0" distB="0" distL="0" distR="0" wp14:anchorId="4CE2D1B0" wp14:editId="34933C95">
            <wp:extent cx="6897565" cy="8407400"/>
            <wp:effectExtent l="0" t="0" r="0" b="0"/>
            <wp:docPr id="1" name="Image 1" descr="C:\Users\Surface\Desktop\b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rface\Desktop\bas.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902043" cy="8412858"/>
                    </a:xfrm>
                    <a:prstGeom prst="rect">
                      <a:avLst/>
                    </a:prstGeom>
                    <a:noFill/>
                    <a:ln>
                      <a:noFill/>
                    </a:ln>
                  </pic:spPr>
                </pic:pic>
              </a:graphicData>
            </a:graphic>
          </wp:inline>
        </w:drawing>
      </w: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77117D" w:rsidRDefault="0077117D" w:rsidP="0077117D">
      <w:pPr>
        <w:pStyle w:val="Paragraphedeliste"/>
        <w:spacing w:after="0" w:line="240" w:lineRule="auto"/>
        <w:rPr>
          <w:b/>
        </w:rPr>
      </w:pPr>
    </w:p>
    <w:p w:rsidR="001D659F" w:rsidRDefault="001D659F" w:rsidP="00C3455C">
      <w:pPr>
        <w:pStyle w:val="Paragraphedeliste"/>
        <w:spacing w:after="0" w:line="240" w:lineRule="auto"/>
        <w:ind w:right="414"/>
      </w:pPr>
      <w:r w:rsidRPr="0030145D">
        <w:rPr>
          <w:b/>
        </w:rPr>
        <w:t>Descriptif de la recherche documentaire :</w:t>
      </w:r>
      <w:r>
        <w:t xml:space="preserve"> </w:t>
      </w:r>
    </w:p>
    <w:p w:rsidR="009D00FA" w:rsidRDefault="009D00FA" w:rsidP="00C3455C">
      <w:pPr>
        <w:pStyle w:val="Paragraphedeliste"/>
        <w:ind w:right="414"/>
      </w:pPr>
    </w:p>
    <w:p w:rsidR="006C2E41" w:rsidRDefault="009D00FA" w:rsidP="00C3455C">
      <w:pPr>
        <w:pStyle w:val="Paragraphedeliste"/>
        <w:ind w:right="414"/>
      </w:pPr>
      <w:r>
        <w:t xml:space="preserve">Lors de notre recherche documentaire, </w:t>
      </w:r>
      <w:r w:rsidR="00D025E9">
        <w:t>ont</w:t>
      </w:r>
      <w:r w:rsidR="006C2E41" w:rsidRPr="006C2E41">
        <w:t xml:space="preserve"> utilisé plusieurs outils de recherche tels que Google Search, Google Scholar, Wikipedia, GitHub et Stack Overflow. </w:t>
      </w:r>
    </w:p>
    <w:p w:rsidR="006C2E41" w:rsidRDefault="006C2E41" w:rsidP="00C3455C">
      <w:pPr>
        <w:pStyle w:val="Paragraphedeliste"/>
        <w:ind w:right="414"/>
      </w:pPr>
    </w:p>
    <w:p w:rsidR="006C2E41" w:rsidRDefault="006C2E41" w:rsidP="00C3455C">
      <w:pPr>
        <w:pStyle w:val="Paragraphedeliste"/>
        <w:ind w:right="414"/>
      </w:pPr>
      <w:r w:rsidRPr="006C2E41">
        <w:t xml:space="preserve">Google Search est un moteur de recherche généraliste qui m'a permis d'obtenir des résultats sur une grande variété de sujets. Cependant, les résultats peuvent être trop nombreux et ne pas être spécifiques à mes besoins. </w:t>
      </w:r>
    </w:p>
    <w:p w:rsidR="006C2E41" w:rsidRDefault="006C2E41" w:rsidP="00C3455C">
      <w:pPr>
        <w:pStyle w:val="Paragraphedeliste"/>
        <w:ind w:right="414"/>
      </w:pPr>
    </w:p>
    <w:p w:rsidR="006C2E41" w:rsidRDefault="006C2E41" w:rsidP="00C3455C">
      <w:pPr>
        <w:pStyle w:val="Paragraphedeliste"/>
        <w:ind w:right="414"/>
      </w:pPr>
      <w:r w:rsidRPr="006C2E41">
        <w:t xml:space="preserve">Google Scholar est un outil de recherche plus spécialisé qui m'a permis d'obtenir des résultats plus précis et plus pertinents en me limitant aux publications scientifiques. Les résultats incluent des articles de revues, des thèses et des livres, ce qui a été très utile pour ma recherche. </w:t>
      </w:r>
    </w:p>
    <w:p w:rsidR="006C2E41" w:rsidRDefault="006C2E41" w:rsidP="00C3455C">
      <w:pPr>
        <w:pStyle w:val="Paragraphedeliste"/>
        <w:ind w:right="414"/>
      </w:pPr>
    </w:p>
    <w:p w:rsidR="006C2E41" w:rsidRDefault="00D025E9" w:rsidP="00C3455C">
      <w:pPr>
        <w:pStyle w:val="Paragraphedeliste"/>
        <w:ind w:right="414"/>
      </w:pPr>
      <w:r w:rsidRPr="006C2E41">
        <w:t>Wikipédia</w:t>
      </w:r>
      <w:r w:rsidR="006C2E41" w:rsidRPr="006C2E41">
        <w:t xml:space="preserve"> est une encyclopédie en ligne collaborative qui m'a donné des informations générales sur des sujets particuliers. Les articles sont écrits par des contributeurs bénévoles et peuvent varier en termes de qualité et de fiabilité.</w:t>
      </w:r>
    </w:p>
    <w:p w:rsidR="006C2E41" w:rsidRDefault="006C2E41" w:rsidP="00C3455C">
      <w:pPr>
        <w:pStyle w:val="Paragraphedeliste"/>
        <w:ind w:right="414"/>
      </w:pPr>
    </w:p>
    <w:p w:rsidR="006C2E41" w:rsidRDefault="006C2E41" w:rsidP="00C3455C">
      <w:pPr>
        <w:pStyle w:val="Paragraphedeliste"/>
        <w:ind w:right="414"/>
      </w:pPr>
      <w:r w:rsidRPr="006C2E41">
        <w:t xml:space="preserve">GitHub est une plateforme de développement de logiciels qui m'a permis d'accéder à des projets open source liés à mon sujet de recherche. Cette source m'a permis de consulter du code, des problèmes et des discussions sur des projets particuliers. </w:t>
      </w:r>
    </w:p>
    <w:p w:rsidR="006C2E41" w:rsidRDefault="006C2E41" w:rsidP="00C3455C">
      <w:pPr>
        <w:pStyle w:val="Paragraphedeliste"/>
        <w:ind w:right="414"/>
      </w:pPr>
    </w:p>
    <w:p w:rsidR="006C2E41" w:rsidRDefault="006C2E41" w:rsidP="00C3455C">
      <w:pPr>
        <w:pStyle w:val="Paragraphedeliste"/>
        <w:ind w:right="414"/>
      </w:pPr>
      <w:r w:rsidRPr="006C2E41">
        <w:t xml:space="preserve">Stack Overflow est une plateforme de questions-réponses dédiée à la </w:t>
      </w:r>
      <w:r w:rsidR="009D00FA">
        <w:t xml:space="preserve">programmation informatique. On </w:t>
      </w:r>
      <w:r w:rsidR="00D025E9">
        <w:t>a</w:t>
      </w:r>
      <w:r w:rsidRPr="006C2E41">
        <w:t xml:space="preserve"> pu y trouver des réponses à de</w:t>
      </w:r>
      <w:r w:rsidR="009D00FA">
        <w:t xml:space="preserve">s problèmes spécifiques </w:t>
      </w:r>
      <w:r w:rsidR="00D025E9">
        <w:t>qu’on</w:t>
      </w:r>
      <w:r w:rsidR="009D00FA">
        <w:t xml:space="preserve"> </w:t>
      </w:r>
      <w:r w:rsidR="00D025E9">
        <w:t>a</w:t>
      </w:r>
      <w:r w:rsidRPr="006C2E41">
        <w:t xml:space="preserve"> rencontrés lors de ma recherche. </w:t>
      </w:r>
    </w:p>
    <w:p w:rsidR="006C2E41" w:rsidRDefault="006C2E41" w:rsidP="00C3455C">
      <w:pPr>
        <w:pStyle w:val="Paragraphedeliste"/>
        <w:ind w:right="414"/>
      </w:pPr>
    </w:p>
    <w:p w:rsidR="0077117D" w:rsidRDefault="006C2E41" w:rsidP="00C3455C">
      <w:pPr>
        <w:pStyle w:val="Paragraphedeliste"/>
        <w:ind w:right="414"/>
        <w:rPr>
          <w:b/>
        </w:rPr>
      </w:pPr>
      <w:r w:rsidRPr="006C2E41">
        <w:t>Chacun de ces outils a ses avantages et ses inconvénients, et leur niveau de spécialisation varie. Google Search est utile pour une recherche générale, mais peut donner des résultats trop larges. Google Scholar est spécialisé dans les publications scientifiques, tandis que Wikipedia fournit des informations générales et GitHub et Stack Overflow sont orientés vers la programmation informatique et le développement de logiciels. Il est important de savoir utiliser ces outils de manière complémentaire pour obtenir une recherche complète et fiable.</w:t>
      </w:r>
    </w:p>
    <w:p w:rsidR="006C2E41" w:rsidRDefault="006C2E41"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1D659F" w:rsidRDefault="001D659F" w:rsidP="00C3455C">
      <w:pPr>
        <w:pStyle w:val="Paragraphedeliste"/>
        <w:ind w:right="414"/>
      </w:pPr>
      <w:r w:rsidRPr="00C70C5D">
        <w:rPr>
          <w:b/>
        </w:rPr>
        <w:t>Bibliographie produite dans le cadre du projet :</w:t>
      </w:r>
      <w:r w:rsidR="009D00FA">
        <w:t xml:space="preserve">  </w:t>
      </w:r>
    </w:p>
    <w:p w:rsidR="009D00FA" w:rsidRPr="009D00FA" w:rsidRDefault="009D00FA" w:rsidP="00C3455C">
      <w:pPr>
        <w:pStyle w:val="Bibliographie"/>
        <w:tabs>
          <w:tab w:val="clear" w:pos="384"/>
          <w:tab w:val="left" w:pos="1134"/>
        </w:tabs>
        <w:ind w:left="709" w:right="414" w:firstLine="0"/>
        <w:rPr>
          <w:rFonts w:ascii="Calibri" w:hAnsi="Calibri" w:cs="Calibri"/>
        </w:rPr>
      </w:pPr>
      <w:r>
        <w:fldChar w:fldCharType="begin"/>
      </w:r>
      <w:r>
        <w:instrText xml:space="preserve"> ADDIN ZOTERO_BIBL {"uncited":[],"omitted":[],"custom":[]} CSL_BIBLIOGRAPHY </w:instrText>
      </w:r>
      <w:r>
        <w:fldChar w:fldCharType="separate"/>
      </w:r>
      <w:r w:rsidRPr="009D00FA">
        <w:rPr>
          <w:rFonts w:ascii="Calibri" w:hAnsi="Calibri" w:cs="Calibri"/>
        </w:rPr>
        <w:t>[1]</w:t>
      </w:r>
      <w:r w:rsidRPr="009D00FA">
        <w:rPr>
          <w:rFonts w:ascii="Calibri" w:hAnsi="Calibri" w:cs="Calibri"/>
        </w:rPr>
        <w:tab/>
        <w:t>M. Droettboom, « Understanding JSON Schema », [En ligne]. Disponible sur: https://json-schema.org/understanding-json-schema/UnderstandingJSONSchema.pdf</w:t>
      </w:r>
    </w:p>
    <w:p w:rsidR="009D00FA" w:rsidRDefault="009D00FA" w:rsidP="00C3455C">
      <w:pPr>
        <w:pStyle w:val="Bibliographie"/>
        <w:tabs>
          <w:tab w:val="clear" w:pos="384"/>
          <w:tab w:val="left" w:pos="1134"/>
        </w:tabs>
        <w:ind w:left="709" w:right="414" w:firstLine="0"/>
        <w:rPr>
          <w:rFonts w:ascii="Calibri" w:hAnsi="Calibri" w:cs="Calibri"/>
        </w:rPr>
      </w:pPr>
    </w:p>
    <w:p w:rsidR="009D00FA" w:rsidRPr="009D00FA" w:rsidRDefault="009D00FA" w:rsidP="00C3455C">
      <w:pPr>
        <w:pStyle w:val="Bibliographie"/>
        <w:tabs>
          <w:tab w:val="clear" w:pos="384"/>
          <w:tab w:val="left" w:pos="1134"/>
        </w:tabs>
        <w:ind w:left="709" w:right="414" w:firstLine="0"/>
        <w:rPr>
          <w:rFonts w:ascii="Calibri" w:hAnsi="Calibri" w:cs="Calibri"/>
        </w:rPr>
      </w:pPr>
      <w:r w:rsidRPr="009D00FA">
        <w:rPr>
          <w:rFonts w:ascii="Calibri" w:hAnsi="Calibri" w:cs="Calibri"/>
        </w:rPr>
        <w:t>[2]</w:t>
      </w:r>
      <w:r w:rsidRPr="009D00FA">
        <w:rPr>
          <w:rFonts w:ascii="Calibri" w:hAnsi="Calibri" w:cs="Calibri"/>
        </w:rPr>
        <w:tab/>
        <w:t xml:space="preserve">N. Hilaire, « Apprenez à programmer en C# », </w:t>
      </w:r>
      <w:r w:rsidRPr="009D00FA">
        <w:rPr>
          <w:rFonts w:ascii="Calibri" w:hAnsi="Calibri" w:cs="Calibri"/>
          <w:i/>
          <w:iCs/>
        </w:rPr>
        <w:t>OpenClassrooms</w:t>
      </w:r>
      <w:r w:rsidRPr="009D00FA">
        <w:rPr>
          <w:rFonts w:ascii="Calibri" w:hAnsi="Calibri" w:cs="Calibri"/>
        </w:rPr>
        <w:t>. https://openclassrooms.com/fr/courses/7973891-apprenez-a-programmer</w:t>
      </w:r>
      <w:r w:rsidR="00F14A5E">
        <w:rPr>
          <w:rFonts w:ascii="Calibri" w:hAnsi="Calibri" w:cs="Calibri"/>
        </w:rPr>
        <w:t xml:space="preserve">-en-c </w:t>
      </w:r>
    </w:p>
    <w:p w:rsidR="009D00FA" w:rsidRDefault="009D00FA" w:rsidP="00C3455C">
      <w:pPr>
        <w:pStyle w:val="Bibliographie"/>
        <w:tabs>
          <w:tab w:val="clear" w:pos="384"/>
          <w:tab w:val="left" w:pos="1134"/>
        </w:tabs>
        <w:ind w:left="709" w:right="414" w:firstLine="0"/>
        <w:rPr>
          <w:rFonts w:ascii="Calibri" w:hAnsi="Calibri" w:cs="Calibri"/>
        </w:rPr>
      </w:pPr>
    </w:p>
    <w:p w:rsidR="009D00FA" w:rsidRPr="009D00FA" w:rsidRDefault="009D00FA" w:rsidP="00C3455C">
      <w:pPr>
        <w:pStyle w:val="Bibliographie"/>
        <w:tabs>
          <w:tab w:val="clear" w:pos="384"/>
          <w:tab w:val="left" w:pos="1134"/>
        </w:tabs>
        <w:ind w:left="709" w:right="414" w:firstLine="0"/>
        <w:rPr>
          <w:rFonts w:ascii="Calibri" w:hAnsi="Calibri" w:cs="Calibri"/>
        </w:rPr>
      </w:pPr>
      <w:r w:rsidRPr="009D00FA">
        <w:rPr>
          <w:rFonts w:ascii="Calibri" w:hAnsi="Calibri" w:cs="Calibri"/>
        </w:rPr>
        <w:t>[3]</w:t>
      </w:r>
      <w:r w:rsidRPr="009D00FA">
        <w:rPr>
          <w:rFonts w:ascii="Calibri" w:hAnsi="Calibri" w:cs="Calibri"/>
        </w:rPr>
        <w:tab/>
        <w:t xml:space="preserve">B. Pesquet, « Apprenez à coder avec JavaScript », </w:t>
      </w:r>
      <w:r w:rsidRPr="009D00FA">
        <w:rPr>
          <w:rFonts w:ascii="Calibri" w:hAnsi="Calibri" w:cs="Calibri"/>
          <w:i/>
          <w:iCs/>
        </w:rPr>
        <w:t>OpenClassrooms</w:t>
      </w:r>
      <w:r w:rsidRPr="009D00FA">
        <w:rPr>
          <w:rFonts w:ascii="Calibri" w:hAnsi="Calibri" w:cs="Calibri"/>
        </w:rPr>
        <w:t>. https://openclassrooms.com/fr/courses/2984401-appren</w:t>
      </w:r>
      <w:r w:rsidR="00F14A5E">
        <w:rPr>
          <w:rFonts w:ascii="Calibri" w:hAnsi="Calibri" w:cs="Calibri"/>
        </w:rPr>
        <w:t xml:space="preserve">ez-a-coder-avec-javascript </w:t>
      </w:r>
    </w:p>
    <w:p w:rsidR="009D00FA" w:rsidRDefault="009D00FA" w:rsidP="00C3455C">
      <w:pPr>
        <w:pStyle w:val="Bibliographie"/>
        <w:tabs>
          <w:tab w:val="clear" w:pos="384"/>
          <w:tab w:val="left" w:pos="1134"/>
        </w:tabs>
        <w:ind w:left="709" w:right="414" w:firstLine="0"/>
        <w:rPr>
          <w:rFonts w:ascii="Calibri" w:hAnsi="Calibri" w:cs="Calibri"/>
        </w:rPr>
      </w:pPr>
    </w:p>
    <w:p w:rsidR="009D00FA" w:rsidRPr="009D00FA" w:rsidRDefault="009D00FA" w:rsidP="00C3455C">
      <w:pPr>
        <w:pStyle w:val="Bibliographie"/>
        <w:tabs>
          <w:tab w:val="clear" w:pos="384"/>
          <w:tab w:val="left" w:pos="1134"/>
        </w:tabs>
        <w:ind w:left="709" w:right="414" w:firstLine="0"/>
        <w:rPr>
          <w:rFonts w:ascii="Calibri" w:hAnsi="Calibri" w:cs="Calibri"/>
        </w:rPr>
      </w:pPr>
      <w:r w:rsidRPr="009D00FA">
        <w:rPr>
          <w:rFonts w:ascii="Calibri" w:hAnsi="Calibri" w:cs="Calibri"/>
        </w:rPr>
        <w:t>[4]</w:t>
      </w:r>
      <w:r w:rsidRPr="009D00FA">
        <w:rPr>
          <w:rFonts w:ascii="Calibri" w:hAnsi="Calibri" w:cs="Calibri"/>
        </w:rPr>
        <w:tab/>
        <w:t xml:space="preserve">A. Antonio, « Exploitez des données au format JSON », </w:t>
      </w:r>
      <w:r w:rsidRPr="009D00FA">
        <w:rPr>
          <w:rFonts w:ascii="Calibri" w:hAnsi="Calibri" w:cs="Calibri"/>
          <w:i/>
          <w:iCs/>
        </w:rPr>
        <w:t>OpenClassrooms</w:t>
      </w:r>
      <w:r w:rsidRPr="009D00FA">
        <w:rPr>
          <w:rFonts w:ascii="Calibri" w:hAnsi="Calibri" w:cs="Calibri"/>
        </w:rPr>
        <w:t>. https://openclassrooms.com/fr/courses/7697016-creez-des-pages-web-dynamiques-avec-javascript/7911021-exploitez-des-donnees-au-fo</w:t>
      </w:r>
      <w:r w:rsidR="00F14A5E">
        <w:rPr>
          <w:rFonts w:ascii="Calibri" w:hAnsi="Calibri" w:cs="Calibri"/>
        </w:rPr>
        <w:t>rmat-json</w:t>
      </w:r>
    </w:p>
    <w:p w:rsidR="009D00FA" w:rsidRDefault="009D00FA" w:rsidP="00C3455C">
      <w:pPr>
        <w:pStyle w:val="Bibliographie"/>
        <w:tabs>
          <w:tab w:val="clear" w:pos="384"/>
          <w:tab w:val="left" w:pos="1134"/>
        </w:tabs>
        <w:ind w:left="709" w:right="414" w:firstLine="0"/>
        <w:rPr>
          <w:rFonts w:ascii="Calibri" w:hAnsi="Calibri" w:cs="Calibri"/>
        </w:rPr>
      </w:pPr>
    </w:p>
    <w:p w:rsidR="009D00FA" w:rsidRPr="009D00FA" w:rsidRDefault="009D00FA" w:rsidP="00C3455C">
      <w:pPr>
        <w:pStyle w:val="Bibliographie"/>
        <w:tabs>
          <w:tab w:val="clear" w:pos="384"/>
          <w:tab w:val="left" w:pos="1134"/>
        </w:tabs>
        <w:ind w:left="709" w:right="414" w:firstLine="0"/>
        <w:rPr>
          <w:rFonts w:ascii="Calibri" w:hAnsi="Calibri" w:cs="Calibri"/>
        </w:rPr>
      </w:pPr>
      <w:r w:rsidRPr="009D00FA">
        <w:rPr>
          <w:rFonts w:ascii="Calibri" w:hAnsi="Calibri" w:cs="Calibri"/>
        </w:rPr>
        <w:t>[5]</w:t>
      </w:r>
      <w:r w:rsidRPr="009D00FA">
        <w:rPr>
          <w:rFonts w:ascii="Calibri" w:hAnsi="Calibri" w:cs="Calibri"/>
        </w:rPr>
        <w:tab/>
        <w:t xml:space="preserve">« Getting Started Step-By-Step », </w:t>
      </w:r>
      <w:r w:rsidRPr="009D00FA">
        <w:rPr>
          <w:rFonts w:ascii="Calibri" w:hAnsi="Calibri" w:cs="Calibri"/>
          <w:i/>
          <w:iCs/>
        </w:rPr>
        <w:t>JSON Schema</w:t>
      </w:r>
      <w:r w:rsidRPr="009D00FA">
        <w:rPr>
          <w:rFonts w:ascii="Calibri" w:hAnsi="Calibri" w:cs="Calibri"/>
        </w:rPr>
        <w:t>. http://json-schema.org/learn/getting-started-step-by-step</w:t>
      </w:r>
      <w:r w:rsidR="00F14A5E">
        <w:rPr>
          <w:rFonts w:ascii="Calibri" w:hAnsi="Calibri" w:cs="Calibri"/>
        </w:rPr>
        <w:t>.html</w:t>
      </w:r>
    </w:p>
    <w:p w:rsidR="009D00FA" w:rsidRDefault="009D00FA" w:rsidP="00C3455C">
      <w:pPr>
        <w:pStyle w:val="Bibliographie"/>
        <w:tabs>
          <w:tab w:val="clear" w:pos="384"/>
          <w:tab w:val="left" w:pos="1134"/>
        </w:tabs>
        <w:ind w:left="709" w:right="414" w:firstLine="0"/>
        <w:rPr>
          <w:rFonts w:ascii="Calibri" w:hAnsi="Calibri" w:cs="Calibri"/>
        </w:rPr>
      </w:pPr>
    </w:p>
    <w:p w:rsidR="009D00FA" w:rsidRPr="009D00FA" w:rsidRDefault="009D00FA" w:rsidP="00C3455C">
      <w:pPr>
        <w:pStyle w:val="Bibliographie"/>
        <w:tabs>
          <w:tab w:val="clear" w:pos="384"/>
          <w:tab w:val="left" w:pos="1134"/>
        </w:tabs>
        <w:ind w:left="709" w:right="414" w:firstLine="0"/>
        <w:rPr>
          <w:rFonts w:ascii="Calibri" w:hAnsi="Calibri" w:cs="Calibri"/>
        </w:rPr>
      </w:pPr>
      <w:r w:rsidRPr="009D00FA">
        <w:rPr>
          <w:rFonts w:ascii="Calibri" w:hAnsi="Calibri" w:cs="Calibri"/>
        </w:rPr>
        <w:t>[6]</w:t>
      </w:r>
      <w:r w:rsidRPr="009D00FA">
        <w:rPr>
          <w:rFonts w:ascii="Calibri" w:hAnsi="Calibri" w:cs="Calibri"/>
        </w:rPr>
        <w:tab/>
        <w:t>« JSON Schema - json-everything.net ». https://json-everything.net/json-sc</w:t>
      </w:r>
      <w:r w:rsidR="00F14A5E">
        <w:rPr>
          <w:rFonts w:ascii="Calibri" w:hAnsi="Calibri" w:cs="Calibri"/>
        </w:rPr>
        <w:t>hema#overview</w:t>
      </w:r>
    </w:p>
    <w:p w:rsidR="009D00FA" w:rsidRDefault="009D00FA" w:rsidP="00C3455C">
      <w:pPr>
        <w:pStyle w:val="Bibliographie"/>
        <w:tabs>
          <w:tab w:val="clear" w:pos="384"/>
          <w:tab w:val="left" w:pos="1134"/>
        </w:tabs>
        <w:ind w:left="709" w:right="414" w:firstLine="0"/>
        <w:rPr>
          <w:rFonts w:ascii="Calibri" w:hAnsi="Calibri" w:cs="Calibri"/>
        </w:rPr>
      </w:pPr>
    </w:p>
    <w:p w:rsidR="009D00FA" w:rsidRPr="009D00FA" w:rsidRDefault="009D00FA" w:rsidP="00C3455C">
      <w:pPr>
        <w:pStyle w:val="Bibliographie"/>
        <w:tabs>
          <w:tab w:val="clear" w:pos="384"/>
          <w:tab w:val="left" w:pos="1134"/>
        </w:tabs>
        <w:ind w:left="709" w:right="414" w:firstLine="0"/>
        <w:rPr>
          <w:rFonts w:ascii="Calibri" w:hAnsi="Calibri" w:cs="Calibri"/>
        </w:rPr>
      </w:pPr>
      <w:r w:rsidRPr="009D00FA">
        <w:rPr>
          <w:rFonts w:ascii="Calibri" w:hAnsi="Calibri" w:cs="Calibri"/>
        </w:rPr>
        <w:t>[7]</w:t>
      </w:r>
      <w:r w:rsidRPr="009D00FA">
        <w:rPr>
          <w:rFonts w:ascii="Calibri" w:hAnsi="Calibri" w:cs="Calibri"/>
        </w:rPr>
        <w:tab/>
        <w:t>« Loading Schemas ». https://www.newtonsoft.com/jsonschema/help/html/LoadingSchema</w:t>
      </w:r>
      <w:r w:rsidR="00F14A5E">
        <w:rPr>
          <w:rFonts w:ascii="Calibri" w:hAnsi="Calibri" w:cs="Calibri"/>
        </w:rPr>
        <w:t>s.htm</w:t>
      </w:r>
    </w:p>
    <w:p w:rsidR="009D00FA" w:rsidRDefault="009D00FA" w:rsidP="00C3455C">
      <w:pPr>
        <w:pStyle w:val="Bibliographie"/>
        <w:tabs>
          <w:tab w:val="clear" w:pos="384"/>
          <w:tab w:val="left" w:pos="1134"/>
        </w:tabs>
        <w:ind w:left="709" w:right="414" w:firstLine="0"/>
        <w:rPr>
          <w:rFonts w:ascii="Calibri" w:hAnsi="Calibri" w:cs="Calibri"/>
        </w:rPr>
      </w:pPr>
    </w:p>
    <w:p w:rsidR="009D00FA" w:rsidRPr="009D00FA" w:rsidRDefault="009D00FA" w:rsidP="00C3455C">
      <w:pPr>
        <w:pStyle w:val="Bibliographie"/>
        <w:tabs>
          <w:tab w:val="clear" w:pos="384"/>
          <w:tab w:val="left" w:pos="1134"/>
        </w:tabs>
        <w:ind w:left="709" w:right="414" w:firstLine="0"/>
        <w:rPr>
          <w:rFonts w:ascii="Calibri" w:hAnsi="Calibri" w:cs="Calibri"/>
        </w:rPr>
      </w:pPr>
      <w:r w:rsidRPr="009D00FA">
        <w:rPr>
          <w:rFonts w:ascii="Calibri" w:hAnsi="Calibri" w:cs="Calibri"/>
        </w:rPr>
        <w:t>[8]</w:t>
      </w:r>
      <w:r w:rsidRPr="009D00FA">
        <w:rPr>
          <w:rFonts w:ascii="Calibri" w:hAnsi="Calibri" w:cs="Calibri"/>
        </w:rPr>
        <w:tab/>
        <w:t>« Validating JSON ». https://www.newtonsoft.com/jsonschema/help/html/ValidatingJso</w:t>
      </w:r>
      <w:r w:rsidR="00F14A5E">
        <w:rPr>
          <w:rFonts w:ascii="Calibri" w:hAnsi="Calibri" w:cs="Calibri"/>
        </w:rPr>
        <w:t>n.htm</w:t>
      </w:r>
    </w:p>
    <w:p w:rsidR="009D00FA" w:rsidRDefault="009D00FA" w:rsidP="00C3455C">
      <w:pPr>
        <w:pStyle w:val="Paragraphedeliste"/>
        <w:tabs>
          <w:tab w:val="left" w:pos="1134"/>
        </w:tabs>
        <w:ind w:left="709" w:right="414"/>
      </w:pPr>
      <w:r>
        <w:fldChar w:fldCharType="end"/>
      </w:r>
    </w:p>
    <w:p w:rsidR="009D00FA" w:rsidRDefault="009D00FA" w:rsidP="00C3455C">
      <w:pPr>
        <w:pStyle w:val="Paragraphedeliste"/>
        <w:ind w:right="414"/>
      </w:pPr>
    </w:p>
    <w:p w:rsidR="001D659F" w:rsidRDefault="001D659F" w:rsidP="00C3455C">
      <w:pPr>
        <w:pStyle w:val="Paragraphedeliste"/>
        <w:spacing w:after="0" w:line="240" w:lineRule="auto"/>
        <w:ind w:right="414"/>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bookmarkStart w:id="0" w:name="_GoBack"/>
      <w:bookmarkEnd w:id="0"/>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9D00FA" w:rsidRDefault="009D00FA" w:rsidP="00C3455C">
      <w:pPr>
        <w:pStyle w:val="Paragraphedeliste"/>
        <w:spacing w:after="0" w:line="240" w:lineRule="auto"/>
        <w:ind w:right="414"/>
        <w:rPr>
          <w:b/>
        </w:rPr>
      </w:pPr>
    </w:p>
    <w:p w:rsidR="00D025E9" w:rsidRDefault="00D025E9" w:rsidP="00C3455C">
      <w:pPr>
        <w:pStyle w:val="Paragraphedeliste"/>
        <w:spacing w:after="0" w:line="240" w:lineRule="auto"/>
        <w:ind w:right="414"/>
        <w:rPr>
          <w:b/>
        </w:rPr>
      </w:pPr>
    </w:p>
    <w:p w:rsidR="00D025E9" w:rsidRDefault="00D025E9" w:rsidP="00C3455C">
      <w:pPr>
        <w:pStyle w:val="Paragraphedeliste"/>
        <w:spacing w:after="0" w:line="240" w:lineRule="auto"/>
        <w:ind w:right="414"/>
        <w:rPr>
          <w:b/>
        </w:rPr>
      </w:pPr>
    </w:p>
    <w:p w:rsidR="00D025E9" w:rsidRDefault="00D025E9" w:rsidP="00C3455C">
      <w:pPr>
        <w:pStyle w:val="Paragraphedeliste"/>
        <w:spacing w:after="0" w:line="240" w:lineRule="auto"/>
        <w:ind w:right="414"/>
        <w:rPr>
          <w:b/>
        </w:rPr>
      </w:pPr>
    </w:p>
    <w:p w:rsidR="005D2722" w:rsidRDefault="001D659F" w:rsidP="00C3455C">
      <w:pPr>
        <w:pStyle w:val="Paragraphedeliste"/>
        <w:spacing w:after="0" w:line="240" w:lineRule="auto"/>
        <w:ind w:right="414"/>
      </w:pPr>
      <w:r w:rsidRPr="00C70C5D">
        <w:rPr>
          <w:b/>
        </w:rPr>
        <w:t>Evaluation des sources</w:t>
      </w:r>
      <w:r>
        <w:rPr>
          <w:b/>
        </w:rPr>
        <w:t xml:space="preserve"> </w:t>
      </w:r>
      <w:r>
        <w:t xml:space="preserve">: </w:t>
      </w:r>
    </w:p>
    <w:p w:rsidR="009D00FA" w:rsidRDefault="009D00FA" w:rsidP="00C3455C">
      <w:pPr>
        <w:pStyle w:val="Paragraphedeliste"/>
        <w:spacing w:after="0" w:line="240" w:lineRule="auto"/>
        <w:ind w:right="414"/>
      </w:pPr>
    </w:p>
    <w:p w:rsidR="00D025E9" w:rsidRDefault="009D00FA" w:rsidP="00C3455C">
      <w:pPr>
        <w:pStyle w:val="Paragraphedeliste"/>
        <w:spacing w:after="0" w:line="240" w:lineRule="auto"/>
        <w:ind w:right="414"/>
        <w:rPr>
          <w:rFonts w:ascii="Calibri" w:hAnsi="Calibri" w:cs="Calibri"/>
        </w:rPr>
      </w:pPr>
      <w:r>
        <w:rPr>
          <w:rFonts w:ascii="Calibri" w:hAnsi="Calibri" w:cs="Calibri"/>
        </w:rPr>
        <w:t xml:space="preserve">Source 1 : </w:t>
      </w:r>
      <w:r w:rsidRPr="009D00FA">
        <w:rPr>
          <w:rFonts w:ascii="Calibri" w:hAnsi="Calibri" w:cs="Calibri"/>
        </w:rPr>
        <w:t>M. Droettboom, « Understanding JSON Schema »</w:t>
      </w:r>
      <w:r w:rsidR="00D025E9">
        <w:rPr>
          <w:rFonts w:ascii="Calibri" w:hAnsi="Calibri" w:cs="Calibri"/>
        </w:rPr>
        <w:t xml:space="preserve"> : Document fourni par nos encadrants ; </w:t>
      </w:r>
      <w:r w:rsidR="00D025E9" w:rsidRPr="00D025E9">
        <w:rPr>
          <w:rFonts w:ascii="Calibri" w:hAnsi="Calibri" w:cs="Calibri"/>
        </w:rPr>
        <w:t>"Understanding JSON Schema" fournit un guide pratique pour apprendre à utiliser JSON Schema de manière efficace. Le livre couvre la spécification JSON Schema Draft 2020-12 et fournit des exemples pratiques ainsi que des notes spécifiques aux langages de programmation pour aider les lecteurs à comprendre les concepts plus facilement. Le ton amical et décontracté du livre en fait une lecture agréable pour les débutants et les programmeurs expérimentés. Les instructions sont claires et bien structurées, ce qui facilite l'apprentissage de la validation de la structure des données JSON. En somme, c'est un excellent document pour les personnes qui souhaitent apprendre et utiliser JSON Schema.</w:t>
      </w:r>
    </w:p>
    <w:p w:rsidR="00D025E9" w:rsidRDefault="00D025E9" w:rsidP="00C3455C">
      <w:pPr>
        <w:pStyle w:val="Paragraphedeliste"/>
        <w:spacing w:after="0" w:line="240" w:lineRule="auto"/>
        <w:ind w:right="414"/>
        <w:rPr>
          <w:rFonts w:ascii="Calibri" w:hAnsi="Calibri" w:cs="Calibri"/>
        </w:rPr>
      </w:pPr>
    </w:p>
    <w:p w:rsidR="00D025E9" w:rsidRDefault="00D025E9" w:rsidP="00C3455C">
      <w:pPr>
        <w:pStyle w:val="Paragraphedeliste"/>
        <w:spacing w:after="0" w:line="240" w:lineRule="auto"/>
        <w:ind w:right="414"/>
        <w:rPr>
          <w:rFonts w:ascii="Calibri" w:hAnsi="Calibri" w:cs="Calibri"/>
        </w:rPr>
      </w:pPr>
      <w:r>
        <w:rPr>
          <w:rFonts w:ascii="Calibri" w:hAnsi="Calibri" w:cs="Calibri"/>
        </w:rPr>
        <w:t xml:space="preserve">Source 2 : </w:t>
      </w:r>
      <w:r w:rsidRPr="009D00FA">
        <w:rPr>
          <w:rFonts w:ascii="Calibri" w:hAnsi="Calibri" w:cs="Calibri"/>
        </w:rPr>
        <w:t xml:space="preserve">N. Hilaire, </w:t>
      </w:r>
      <w:r>
        <w:rPr>
          <w:rFonts w:ascii="Calibri" w:hAnsi="Calibri" w:cs="Calibri"/>
        </w:rPr>
        <w:t xml:space="preserve">« Apprenez à programmer en C# » : Document trouvé directement par recherche sur </w:t>
      </w:r>
      <w:r w:rsidRPr="00D025E9">
        <w:rPr>
          <w:rFonts w:ascii="Calibri" w:hAnsi="Calibri" w:cs="Calibri"/>
        </w:rPr>
        <w:t>openclassrooms.com</w:t>
      </w:r>
      <w:r>
        <w:rPr>
          <w:rFonts w:ascii="Calibri" w:hAnsi="Calibri" w:cs="Calibri"/>
        </w:rPr>
        <w:t xml:space="preserve">, site d’apprentissage que l’on utilise depuis nos </w:t>
      </w:r>
      <w:proofErr w:type="spellStart"/>
      <w:r>
        <w:rPr>
          <w:rFonts w:ascii="Calibri" w:hAnsi="Calibri" w:cs="Calibri"/>
        </w:rPr>
        <w:t>debut</w:t>
      </w:r>
      <w:proofErr w:type="spellEnd"/>
      <w:r>
        <w:rPr>
          <w:rFonts w:ascii="Calibri" w:hAnsi="Calibri" w:cs="Calibri"/>
        </w:rPr>
        <w:t xml:space="preserve"> en informatique ; </w:t>
      </w:r>
      <w:r w:rsidRPr="00D025E9">
        <w:rPr>
          <w:rFonts w:ascii="Calibri" w:hAnsi="Calibri" w:cs="Calibri"/>
        </w:rPr>
        <w:t>"Apprenez à programmer en C#" d'OpenClassrooms est un excellent point de départ pour les débutants souhaitant apprendre la programmation en C#. Les explications sont claires et les exemples sont bien conçus. Les projets pratiques permettent de mettre en pratique les concepts abordés. Cependant, le cours est assez basique et ne couvre pas tous les aspects avancés de la programmation en C#. Le cours peut également manquer de défis suffisamment difficiles pour les étudiants plus avancés. En fin de compte, le cours est un excellent point de départ pour les débutants, mais il est recommandé de compléter la formation avec des ressources supplémentaires pour une compréhension approfondie du langage.</w:t>
      </w:r>
    </w:p>
    <w:p w:rsidR="00D025E9" w:rsidRDefault="00D025E9" w:rsidP="00C3455C">
      <w:pPr>
        <w:pStyle w:val="Paragraphedeliste"/>
        <w:spacing w:after="0" w:line="240" w:lineRule="auto"/>
        <w:ind w:right="414"/>
        <w:rPr>
          <w:rFonts w:ascii="Calibri" w:hAnsi="Calibri" w:cs="Calibri"/>
        </w:rPr>
      </w:pPr>
    </w:p>
    <w:p w:rsidR="00D025E9" w:rsidRPr="00D025E9" w:rsidRDefault="00D025E9" w:rsidP="00C3455C">
      <w:pPr>
        <w:pStyle w:val="Paragraphedeliste"/>
        <w:spacing w:after="0" w:line="240" w:lineRule="auto"/>
        <w:ind w:right="414"/>
        <w:rPr>
          <w:rFonts w:ascii="Calibri" w:hAnsi="Calibri" w:cs="Calibri"/>
        </w:rPr>
      </w:pPr>
      <w:r>
        <w:rPr>
          <w:rFonts w:ascii="Calibri" w:hAnsi="Calibri" w:cs="Calibri"/>
        </w:rPr>
        <w:t>Source 3</w:t>
      </w:r>
      <w:r>
        <w:rPr>
          <w:rFonts w:ascii="Calibri" w:hAnsi="Calibri" w:cs="Calibri"/>
        </w:rPr>
        <w:t xml:space="preserve"> : </w:t>
      </w:r>
      <w:r w:rsidRPr="009D00FA">
        <w:rPr>
          <w:rFonts w:ascii="Calibri" w:hAnsi="Calibri" w:cs="Calibri"/>
        </w:rPr>
        <w:t>B. Pesquet, « Apprenez à coder avec JavaScript »</w:t>
      </w:r>
      <w:r>
        <w:rPr>
          <w:rFonts w:ascii="Calibri" w:hAnsi="Calibri" w:cs="Calibri"/>
        </w:rPr>
        <w:t xml:space="preserve"> : Document trouvé directement par recherche sur </w:t>
      </w:r>
      <w:r w:rsidRPr="00D025E9">
        <w:rPr>
          <w:rFonts w:ascii="Calibri" w:hAnsi="Calibri" w:cs="Calibri"/>
        </w:rPr>
        <w:t>openclassrooms.com</w:t>
      </w:r>
      <w:r>
        <w:rPr>
          <w:rFonts w:ascii="Calibri" w:hAnsi="Calibri" w:cs="Calibri"/>
        </w:rPr>
        <w:t xml:space="preserve">, site d’apprentissage que l’on utilise depuis nos </w:t>
      </w:r>
      <w:proofErr w:type="spellStart"/>
      <w:r>
        <w:rPr>
          <w:rFonts w:ascii="Calibri" w:hAnsi="Calibri" w:cs="Calibri"/>
        </w:rPr>
        <w:t>debut</w:t>
      </w:r>
      <w:proofErr w:type="spellEnd"/>
      <w:r>
        <w:rPr>
          <w:rFonts w:ascii="Calibri" w:hAnsi="Calibri" w:cs="Calibri"/>
        </w:rPr>
        <w:t xml:space="preserve"> en </w:t>
      </w:r>
      <w:r>
        <w:rPr>
          <w:rFonts w:ascii="Calibri" w:hAnsi="Calibri" w:cs="Calibri"/>
        </w:rPr>
        <w:t xml:space="preserve">informatique ; </w:t>
      </w:r>
      <w:r w:rsidRPr="00D025E9">
        <w:rPr>
          <w:rFonts w:ascii="Calibri" w:hAnsi="Calibri" w:cs="Calibri"/>
        </w:rPr>
        <w:t>"Apprenez à coder avec JavaScript" d'OpenClassrooms est un excellent cours pour les débutants en programmation JavaScript. Le contenu est bien structuré et les explications sont claires, ce qui facilite l'apprentissage. Les projets pratiques permettent aux apprenants de mettre en pratique leurs compétences. Cependant, le cours pourrait bénéficier d'une section plus approfondie sur les concepts avancés de JavaScript pour les apprenants avancés. En fin de compte, le cours est hautement recommandé pour les débutants souhaitant apprendre à coder en JavaScript.</w:t>
      </w:r>
    </w:p>
    <w:sectPr w:rsidR="00D025E9" w:rsidRPr="00D025E9" w:rsidSect="00C3455C">
      <w:pgSz w:w="11906" w:h="16838"/>
      <w:pgMar w:top="720" w:right="707"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0155FC"/>
    <w:multiLevelType w:val="hybridMultilevel"/>
    <w:tmpl w:val="FB2C8C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9A5"/>
    <w:rsid w:val="000329A5"/>
    <w:rsid w:val="000A577B"/>
    <w:rsid w:val="001836EF"/>
    <w:rsid w:val="001A7D7F"/>
    <w:rsid w:val="001D659F"/>
    <w:rsid w:val="001E718D"/>
    <w:rsid w:val="00227309"/>
    <w:rsid w:val="002F5E84"/>
    <w:rsid w:val="0030145D"/>
    <w:rsid w:val="00320184"/>
    <w:rsid w:val="00367738"/>
    <w:rsid w:val="00386D22"/>
    <w:rsid w:val="003B0CCB"/>
    <w:rsid w:val="00415E7F"/>
    <w:rsid w:val="00426C26"/>
    <w:rsid w:val="004371F4"/>
    <w:rsid w:val="00496E48"/>
    <w:rsid w:val="004A5DF0"/>
    <w:rsid w:val="004B5700"/>
    <w:rsid w:val="0056358B"/>
    <w:rsid w:val="00572310"/>
    <w:rsid w:val="005B09B1"/>
    <w:rsid w:val="005D2722"/>
    <w:rsid w:val="00601AF9"/>
    <w:rsid w:val="00686E89"/>
    <w:rsid w:val="006C265B"/>
    <w:rsid w:val="006C2E41"/>
    <w:rsid w:val="0070749D"/>
    <w:rsid w:val="00743CA6"/>
    <w:rsid w:val="0077117D"/>
    <w:rsid w:val="0078513E"/>
    <w:rsid w:val="008A427B"/>
    <w:rsid w:val="00916268"/>
    <w:rsid w:val="00921759"/>
    <w:rsid w:val="00934C31"/>
    <w:rsid w:val="009D00FA"/>
    <w:rsid w:val="00AA1F1F"/>
    <w:rsid w:val="00BB376A"/>
    <w:rsid w:val="00C02A70"/>
    <w:rsid w:val="00C3455C"/>
    <w:rsid w:val="00C70C5D"/>
    <w:rsid w:val="00C75C7C"/>
    <w:rsid w:val="00CD7AC9"/>
    <w:rsid w:val="00D025E9"/>
    <w:rsid w:val="00D42D9E"/>
    <w:rsid w:val="00D445D2"/>
    <w:rsid w:val="00D956C2"/>
    <w:rsid w:val="00DA34CA"/>
    <w:rsid w:val="00E27DD0"/>
    <w:rsid w:val="00F14A5E"/>
    <w:rsid w:val="00F169AA"/>
    <w:rsid w:val="00F40063"/>
    <w:rsid w:val="00F6646C"/>
    <w:rsid w:val="00FB37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8C958C7-4F0D-402C-B44E-AD2933014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0749D"/>
    <w:pPr>
      <w:ind w:left="720"/>
      <w:contextualSpacing/>
    </w:pPr>
  </w:style>
  <w:style w:type="character" w:styleId="Lienhypertexte">
    <w:name w:val="Hyperlink"/>
    <w:basedOn w:val="Policepardfaut"/>
    <w:uiPriority w:val="99"/>
    <w:unhideWhenUsed/>
    <w:rsid w:val="00743CA6"/>
    <w:rPr>
      <w:color w:val="0000FF" w:themeColor="hyperlink"/>
      <w:u w:val="single"/>
    </w:rPr>
  </w:style>
  <w:style w:type="table" w:styleId="Grilledutableau">
    <w:name w:val="Table Grid"/>
    <w:basedOn w:val="TableauNormal"/>
    <w:uiPriority w:val="59"/>
    <w:rsid w:val="00F400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426C2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26C26"/>
    <w:rPr>
      <w:rFonts w:ascii="Tahoma" w:hAnsi="Tahoma" w:cs="Tahoma"/>
      <w:sz w:val="16"/>
      <w:szCs w:val="16"/>
    </w:rPr>
  </w:style>
  <w:style w:type="character" w:styleId="Lienhypertextesuivivisit">
    <w:name w:val="FollowedHyperlink"/>
    <w:basedOn w:val="Policepardfaut"/>
    <w:uiPriority w:val="99"/>
    <w:semiHidden/>
    <w:unhideWhenUsed/>
    <w:rsid w:val="00C70C5D"/>
    <w:rPr>
      <w:color w:val="800080" w:themeColor="followedHyperlink"/>
      <w:u w:val="single"/>
    </w:rPr>
  </w:style>
  <w:style w:type="paragraph" w:styleId="Bibliographie">
    <w:name w:val="Bibliography"/>
    <w:basedOn w:val="Normal"/>
    <w:next w:val="Normal"/>
    <w:uiPriority w:val="37"/>
    <w:unhideWhenUsed/>
    <w:rsid w:val="009D00F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082954">
      <w:bodyDiv w:val="1"/>
      <w:marLeft w:val="0"/>
      <w:marRight w:val="0"/>
      <w:marTop w:val="0"/>
      <w:marBottom w:val="0"/>
      <w:divBdr>
        <w:top w:val="none" w:sz="0" w:space="0" w:color="auto"/>
        <w:left w:val="none" w:sz="0" w:space="0" w:color="auto"/>
        <w:bottom w:val="none" w:sz="0" w:space="0" w:color="auto"/>
        <w:right w:val="none" w:sz="0" w:space="0" w:color="auto"/>
      </w:divBdr>
    </w:div>
    <w:div w:id="1825512757">
      <w:bodyDiv w:val="1"/>
      <w:marLeft w:val="0"/>
      <w:marRight w:val="0"/>
      <w:marTop w:val="0"/>
      <w:marBottom w:val="0"/>
      <w:divBdr>
        <w:top w:val="none" w:sz="0" w:space="0" w:color="auto"/>
        <w:left w:val="none" w:sz="0" w:space="0" w:color="auto"/>
        <w:bottom w:val="none" w:sz="0" w:space="0" w:color="auto"/>
        <w:right w:val="none" w:sz="0" w:space="0" w:color="auto"/>
      </w:divBdr>
    </w:div>
    <w:div w:id="2005206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93</TotalTime>
  <Pages>6</Pages>
  <Words>1258</Words>
  <Characters>6921</Characters>
  <Application>Microsoft Office Word</Application>
  <DocSecurity>0</DocSecurity>
  <Lines>57</Lines>
  <Paragraphs>16</Paragraphs>
  <ScaleCrop>false</ScaleCrop>
  <HeadingPairs>
    <vt:vector size="2" baseType="variant">
      <vt:variant>
        <vt:lpstr>Titre</vt:lpstr>
      </vt:variant>
      <vt:variant>
        <vt:i4>1</vt:i4>
      </vt:variant>
    </vt:vector>
  </HeadingPairs>
  <TitlesOfParts>
    <vt:vector size="1" baseType="lpstr">
      <vt:lpstr/>
    </vt:vector>
  </TitlesOfParts>
  <Company>Université P &amp; M Curie</Company>
  <LinksUpToDate>false</LinksUpToDate>
  <CharactersWithSpaces>8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RIAUX Helene</dc:creator>
  <cp:lastModifiedBy>Compte Microsoft</cp:lastModifiedBy>
  <cp:revision>12</cp:revision>
  <cp:lastPrinted>2023-03-04T00:04:00Z</cp:lastPrinted>
  <dcterms:created xsi:type="dcterms:W3CDTF">2022-07-19T09:34:00Z</dcterms:created>
  <dcterms:modified xsi:type="dcterms:W3CDTF">2023-03-04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EzGiWcLR"/&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